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E29B2" w:rsidRPr="00101050" w:rsidRDefault="002E29B2" w:rsidP="00101050">
      <w:pPr>
        <w:pStyle w:val="NoSpacing"/>
        <w:rPr>
          <w:b/>
          <w:sz w:val="24"/>
          <w:szCs w:val="24"/>
          <w:u w:val="single"/>
        </w:rPr>
      </w:pPr>
      <w:r w:rsidRPr="00101050">
        <w:rPr>
          <w:b/>
          <w:sz w:val="24"/>
          <w:szCs w:val="24"/>
          <w:u w:val="single"/>
        </w:rPr>
        <w:t>Curriculum Vitae</w:t>
      </w:r>
    </w:p>
    <w:p w:rsidR="001E5493" w:rsidRPr="00101050" w:rsidRDefault="001E5493" w:rsidP="00101050">
      <w:pPr>
        <w:pStyle w:val="NoSpacing"/>
        <w:rPr>
          <w:sz w:val="24"/>
          <w:szCs w:val="24"/>
        </w:rPr>
      </w:pPr>
    </w:p>
    <w:p w:rsidR="000C0BE0" w:rsidRPr="00101050" w:rsidRDefault="002F1FEA" w:rsidP="00101050">
      <w:pPr>
        <w:tabs>
          <w:tab w:val="left" w:pos="6090"/>
        </w:tabs>
        <w:spacing w:after="0" w:line="24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101050">
        <w:rPr>
          <w:rFonts w:ascii="Times New Roman" w:hAnsi="Times New Roman" w:cs="Times New Roman"/>
          <w:b/>
          <w:i/>
          <w:sz w:val="24"/>
          <w:szCs w:val="24"/>
        </w:rPr>
        <w:t>RAHUL MALLICK</w:t>
      </w:r>
      <w:r w:rsidRPr="00101050">
        <w:rPr>
          <w:rFonts w:ascii="Times New Roman" w:hAnsi="Times New Roman" w:cs="Times New Roman"/>
          <w:b/>
          <w:i/>
          <w:sz w:val="24"/>
          <w:szCs w:val="24"/>
        </w:rPr>
        <w:tab/>
      </w:r>
    </w:p>
    <w:p w:rsidR="002F1FEA" w:rsidRPr="00101050" w:rsidRDefault="002F1FEA" w:rsidP="0010105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9047FC">
        <w:rPr>
          <w:rFonts w:ascii="Times New Roman" w:hAnsi="Times New Roman" w:cs="Times New Roman"/>
          <w:b/>
          <w:sz w:val="24"/>
          <w:szCs w:val="24"/>
        </w:rPr>
        <w:t>E-MAIL</w:t>
      </w:r>
      <w:r w:rsidRPr="00101050">
        <w:rPr>
          <w:rFonts w:ascii="Times New Roman" w:hAnsi="Times New Roman" w:cs="Times New Roman"/>
          <w:sz w:val="24"/>
          <w:szCs w:val="24"/>
        </w:rPr>
        <w:t xml:space="preserve">: </w:t>
      </w:r>
      <w:hyperlink r:id="rId8" w:history="1">
        <w:r w:rsidRPr="00101050">
          <w:rPr>
            <w:rStyle w:val="Hyperlink"/>
            <w:rFonts w:ascii="Times New Roman" w:hAnsi="Times New Roman" w:cs="Times New Roman"/>
            <w:sz w:val="24"/>
            <w:szCs w:val="24"/>
          </w:rPr>
          <w:t>rahulmallick878@gmail.com</w:t>
        </w:r>
      </w:hyperlink>
    </w:p>
    <w:p w:rsidR="002F1FEA" w:rsidRDefault="00BB19C7" w:rsidP="00101050">
      <w:pPr>
        <w:spacing w:after="0" w:line="24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101050">
        <w:rPr>
          <w:rFonts w:ascii="Times New Roman" w:hAnsi="Times New Roman" w:cs="Times New Roman"/>
          <w:b/>
          <w:sz w:val="24"/>
          <w:szCs w:val="24"/>
          <w:u w:val="single"/>
        </w:rPr>
        <w:t xml:space="preserve">Ph no: </w:t>
      </w:r>
      <w:r w:rsidR="00101050">
        <w:rPr>
          <w:rFonts w:ascii="Times New Roman" w:hAnsi="Times New Roman" w:cs="Times New Roman"/>
          <w:b/>
          <w:sz w:val="24"/>
          <w:szCs w:val="24"/>
          <w:u w:val="single"/>
        </w:rPr>
        <w:t>91-</w:t>
      </w:r>
      <w:r w:rsidRPr="00101050">
        <w:rPr>
          <w:rFonts w:ascii="Times New Roman" w:hAnsi="Times New Roman" w:cs="Times New Roman"/>
          <w:b/>
          <w:sz w:val="24"/>
          <w:szCs w:val="24"/>
          <w:u w:val="single"/>
        </w:rPr>
        <w:t>8777856187</w:t>
      </w:r>
    </w:p>
    <w:p w:rsidR="00101050" w:rsidRPr="00101050" w:rsidRDefault="00101050">
      <w:pPr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07513F" w:rsidRDefault="0007513F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b/>
          <w:sz w:val="24"/>
          <w:szCs w:val="24"/>
          <w:u w:val="single"/>
        </w:rPr>
        <w:t>ACADEMIC QUALIFICATION</w:t>
      </w:r>
      <w:r w:rsidRPr="00101050">
        <w:rPr>
          <w:rFonts w:ascii="Times New Roman" w:hAnsi="Times New Roman" w:cs="Times New Roman"/>
          <w:sz w:val="24"/>
          <w:szCs w:val="24"/>
        </w:rPr>
        <w:t>:</w:t>
      </w:r>
    </w:p>
    <w:p w:rsidR="008C7BD5" w:rsidRPr="008C7BD5" w:rsidRDefault="008C7BD5">
      <w:pPr>
        <w:rPr>
          <w:rFonts w:ascii="Times New Roman" w:hAnsi="Times New Roman" w:cs="Times New Roman"/>
          <w:b/>
          <w:sz w:val="24"/>
          <w:szCs w:val="24"/>
        </w:rPr>
      </w:pPr>
      <w:r w:rsidRPr="008C7BD5">
        <w:rPr>
          <w:rFonts w:ascii="Times New Roman" w:hAnsi="Times New Roman" w:cs="Times New Roman"/>
          <w:b/>
          <w:sz w:val="24"/>
          <w:szCs w:val="24"/>
        </w:rPr>
        <w:t># Pursuing Ph.D in Geography from University of Gour Banga</w:t>
      </w:r>
    </w:p>
    <w:p w:rsidR="00756BEE" w:rsidRPr="008C7BD5" w:rsidRDefault="00782110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C7BD5">
        <w:rPr>
          <w:rFonts w:ascii="Times New Roman" w:hAnsi="Times New Roman" w:cs="Times New Roman"/>
          <w:b/>
          <w:sz w:val="24"/>
          <w:szCs w:val="24"/>
        </w:rPr>
        <w:t>M.Phil in Geography in 2020</w:t>
      </w:r>
    </w:p>
    <w:p w:rsidR="00756BEE" w:rsidRPr="00101050" w:rsidRDefault="00756BEE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sz w:val="24"/>
          <w:szCs w:val="24"/>
        </w:rPr>
        <w:t>University of Gour Banga, Malda, West Bengal, India</w:t>
      </w:r>
    </w:p>
    <w:p w:rsidR="00756BEE" w:rsidRPr="00101050" w:rsidRDefault="00756BEE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sz w:val="24"/>
          <w:szCs w:val="24"/>
        </w:rPr>
        <w:t>Dissertation title:” WOMEN’S AUTONOMY AND ITS IMPACT ON UNDER</w:t>
      </w:r>
      <w:r w:rsidR="00F1056D" w:rsidRPr="00101050">
        <w:rPr>
          <w:rFonts w:ascii="Times New Roman" w:hAnsi="Times New Roman" w:cs="Times New Roman"/>
          <w:sz w:val="24"/>
          <w:szCs w:val="24"/>
        </w:rPr>
        <w:t>-</w:t>
      </w:r>
      <w:r w:rsidRPr="00101050">
        <w:rPr>
          <w:rFonts w:ascii="Times New Roman" w:hAnsi="Times New Roman" w:cs="Times New Roman"/>
          <w:sz w:val="24"/>
          <w:szCs w:val="24"/>
        </w:rPr>
        <w:t>FIVE CHILD HEALTH IN SLUM AREAS OF ENGLISH BAZAR MUNICIPALITY OF MALDA DISTRICT, WEST BENGAL”</w:t>
      </w:r>
    </w:p>
    <w:p w:rsidR="00756BEE" w:rsidRPr="008C7BD5" w:rsidRDefault="00756BEE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C7BD5">
        <w:rPr>
          <w:rFonts w:ascii="Times New Roman" w:hAnsi="Times New Roman" w:cs="Times New Roman"/>
          <w:b/>
          <w:sz w:val="24"/>
          <w:szCs w:val="24"/>
        </w:rPr>
        <w:t>M.sc in Geography in 2016</w:t>
      </w:r>
    </w:p>
    <w:p w:rsidR="00756BEE" w:rsidRPr="00101050" w:rsidRDefault="00756BEE" w:rsidP="00756BEE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sz w:val="24"/>
          <w:szCs w:val="24"/>
        </w:rPr>
        <w:t>University of Calcutta, Kolkata, West Bengal, India</w:t>
      </w:r>
    </w:p>
    <w:p w:rsidR="00756BEE" w:rsidRPr="008C7BD5" w:rsidRDefault="00756BEE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C7BD5">
        <w:rPr>
          <w:rFonts w:ascii="Times New Roman" w:hAnsi="Times New Roman" w:cs="Times New Roman"/>
          <w:b/>
          <w:sz w:val="24"/>
          <w:szCs w:val="24"/>
        </w:rPr>
        <w:t>B.sc</w:t>
      </w:r>
      <w:r w:rsidR="008A2801">
        <w:rPr>
          <w:rFonts w:ascii="Times New Roman" w:hAnsi="Times New Roman" w:cs="Times New Roman"/>
          <w:b/>
          <w:sz w:val="24"/>
          <w:szCs w:val="24"/>
        </w:rPr>
        <w:t xml:space="preserve"> in</w:t>
      </w:r>
      <w:r w:rsidRPr="008C7BD5">
        <w:rPr>
          <w:rFonts w:ascii="Times New Roman" w:hAnsi="Times New Roman" w:cs="Times New Roman"/>
          <w:b/>
          <w:sz w:val="24"/>
          <w:szCs w:val="24"/>
        </w:rPr>
        <w:t xml:space="preserve"> Geography (Hons.) in 2013</w:t>
      </w:r>
    </w:p>
    <w:p w:rsidR="00756BEE" w:rsidRPr="00101050" w:rsidRDefault="00756BEE" w:rsidP="00756BEE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sz w:val="24"/>
          <w:szCs w:val="24"/>
        </w:rPr>
        <w:t xml:space="preserve"> University of Calcutta, Kolkata, West Bengal, India</w:t>
      </w:r>
    </w:p>
    <w:p w:rsidR="00664F9B" w:rsidRPr="00101050" w:rsidRDefault="00664F9B" w:rsidP="00664F9B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b/>
          <w:sz w:val="24"/>
          <w:szCs w:val="24"/>
          <w:u w:val="single"/>
        </w:rPr>
        <w:t>PROFESSIONAL QUALIFICATION</w:t>
      </w:r>
      <w:r w:rsidRPr="00101050">
        <w:rPr>
          <w:rFonts w:ascii="Times New Roman" w:hAnsi="Times New Roman" w:cs="Times New Roman"/>
          <w:sz w:val="24"/>
          <w:szCs w:val="24"/>
        </w:rPr>
        <w:t>:</w:t>
      </w:r>
    </w:p>
    <w:p w:rsidR="0007513F" w:rsidRPr="008A2801" w:rsidRDefault="002F59D4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A2801">
        <w:rPr>
          <w:rFonts w:ascii="Times New Roman" w:hAnsi="Times New Roman" w:cs="Times New Roman"/>
          <w:b/>
          <w:sz w:val="24"/>
          <w:szCs w:val="24"/>
        </w:rPr>
        <w:t>Qualified UGC-</w:t>
      </w:r>
      <w:r w:rsidR="00BB60AA" w:rsidRPr="008A2801">
        <w:rPr>
          <w:rFonts w:ascii="Times New Roman" w:hAnsi="Times New Roman" w:cs="Times New Roman"/>
          <w:b/>
          <w:sz w:val="24"/>
          <w:szCs w:val="24"/>
        </w:rPr>
        <w:t>NET</w:t>
      </w:r>
      <w:r w:rsidR="001B6CAD" w:rsidRPr="008A2801">
        <w:rPr>
          <w:rFonts w:ascii="Times New Roman" w:hAnsi="Times New Roman" w:cs="Times New Roman"/>
          <w:b/>
          <w:sz w:val="24"/>
          <w:szCs w:val="24"/>
        </w:rPr>
        <w:t>(JRF)</w:t>
      </w:r>
      <w:r w:rsidR="00BB60AA" w:rsidRPr="008A280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A2801">
        <w:rPr>
          <w:rFonts w:ascii="Times New Roman" w:hAnsi="Times New Roman" w:cs="Times New Roman"/>
          <w:b/>
          <w:sz w:val="24"/>
          <w:szCs w:val="24"/>
        </w:rPr>
        <w:t>in Geography in 2015</w:t>
      </w:r>
      <w:r w:rsidR="00756BEE" w:rsidRPr="008A2801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8A2801">
        <w:rPr>
          <w:rFonts w:ascii="Times New Roman" w:hAnsi="Times New Roman" w:cs="Times New Roman"/>
          <w:b/>
          <w:sz w:val="24"/>
          <w:szCs w:val="24"/>
        </w:rPr>
        <w:t>(JUNE</w:t>
      </w:r>
      <w:r w:rsidR="00ED6227" w:rsidRPr="008A2801">
        <w:rPr>
          <w:rFonts w:ascii="Times New Roman" w:hAnsi="Times New Roman" w:cs="Times New Roman"/>
          <w:b/>
          <w:sz w:val="24"/>
          <w:szCs w:val="24"/>
        </w:rPr>
        <w:t>)</w:t>
      </w:r>
      <w:r w:rsidR="006A0990" w:rsidRPr="008A2801">
        <w:rPr>
          <w:rFonts w:ascii="Times New Roman" w:hAnsi="Times New Roman" w:cs="Times New Roman"/>
          <w:b/>
          <w:sz w:val="24"/>
          <w:szCs w:val="24"/>
        </w:rPr>
        <w:t>.</w:t>
      </w:r>
    </w:p>
    <w:p w:rsidR="00131686" w:rsidRPr="008A2801" w:rsidRDefault="00131686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A2801">
        <w:rPr>
          <w:rFonts w:ascii="Times New Roman" w:hAnsi="Times New Roman" w:cs="Times New Roman"/>
          <w:b/>
          <w:sz w:val="24"/>
          <w:szCs w:val="24"/>
        </w:rPr>
        <w:t xml:space="preserve">Former teacher in RICE Education. </w:t>
      </w:r>
    </w:p>
    <w:p w:rsidR="00BC74D6" w:rsidRPr="008A2801" w:rsidRDefault="00BC74D6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A2801">
        <w:rPr>
          <w:rFonts w:ascii="Times New Roman" w:hAnsi="Times New Roman" w:cs="Times New Roman"/>
          <w:b/>
          <w:sz w:val="24"/>
          <w:szCs w:val="24"/>
        </w:rPr>
        <w:t xml:space="preserve">More than six years teaching experience as a private tutor. </w:t>
      </w:r>
    </w:p>
    <w:p w:rsidR="008A2801" w:rsidRPr="008A2801" w:rsidRDefault="008A2801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A2801">
        <w:rPr>
          <w:rFonts w:ascii="Times New Roman" w:hAnsi="Times New Roman" w:cs="Times New Roman"/>
          <w:b/>
          <w:sz w:val="24"/>
          <w:szCs w:val="24"/>
        </w:rPr>
        <w:t>Presently I am engaged as Senior Research Fellow in University of Gour Banga.</w:t>
      </w:r>
    </w:p>
    <w:p w:rsidR="008A2801" w:rsidRPr="008A2801" w:rsidRDefault="008A2801" w:rsidP="008A2801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A2801">
        <w:rPr>
          <w:rFonts w:ascii="Times New Roman" w:hAnsi="Times New Roman" w:cs="Times New Roman"/>
          <w:b/>
          <w:sz w:val="24"/>
          <w:szCs w:val="24"/>
        </w:rPr>
        <w:t xml:space="preserve">Monthly salary: 37,500 (Non-taxable).  </w:t>
      </w:r>
    </w:p>
    <w:p w:rsidR="008A2801" w:rsidRPr="008A2801" w:rsidRDefault="008A2801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A2801">
        <w:rPr>
          <w:rFonts w:ascii="Times New Roman" w:hAnsi="Times New Roman" w:cs="Times New Roman"/>
          <w:b/>
          <w:sz w:val="24"/>
          <w:szCs w:val="24"/>
        </w:rPr>
        <w:t xml:space="preserve">Take home salary: 37,500. </w:t>
      </w:r>
    </w:p>
    <w:p w:rsidR="008A2801" w:rsidRPr="008A2801" w:rsidRDefault="008A2801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A2801">
        <w:rPr>
          <w:rFonts w:ascii="Times New Roman" w:hAnsi="Times New Roman" w:cs="Times New Roman"/>
          <w:b/>
          <w:sz w:val="24"/>
          <w:szCs w:val="24"/>
        </w:rPr>
        <w:t xml:space="preserve">Expected salary: As per industrial norms. </w:t>
      </w:r>
    </w:p>
    <w:p w:rsidR="008A2801" w:rsidRPr="008A2801" w:rsidRDefault="008A2801" w:rsidP="00756BEE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 w:val="24"/>
          <w:szCs w:val="24"/>
        </w:rPr>
      </w:pPr>
      <w:r w:rsidRPr="008A2801">
        <w:rPr>
          <w:rFonts w:ascii="Times New Roman" w:hAnsi="Times New Roman" w:cs="Times New Roman"/>
          <w:b/>
          <w:sz w:val="24"/>
          <w:szCs w:val="24"/>
        </w:rPr>
        <w:t xml:space="preserve">Notice period: within a month.  </w:t>
      </w:r>
    </w:p>
    <w:p w:rsidR="003B5A4E" w:rsidRPr="00101050" w:rsidRDefault="003B5A4E" w:rsidP="003B5A4E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101050">
        <w:rPr>
          <w:rFonts w:ascii="Times New Roman" w:hAnsi="Times New Roman" w:cs="Times New Roman"/>
          <w:b/>
          <w:sz w:val="24"/>
          <w:szCs w:val="24"/>
          <w:u w:val="single"/>
        </w:rPr>
        <w:t>RESEARCH PUBLICATIONS:</w:t>
      </w:r>
    </w:p>
    <w:p w:rsidR="008C7BD5" w:rsidRPr="008C7BD5" w:rsidRDefault="00DD549C" w:rsidP="008C7BD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C7BD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C7BD5" w:rsidRPr="008C7BD5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8C7BD5">
        <w:rPr>
          <w:rFonts w:ascii="Times New Roman" w:hAnsi="Times New Roman" w:cs="Times New Roman"/>
          <w:sz w:val="24"/>
          <w:szCs w:val="24"/>
        </w:rPr>
        <w:fldChar w:fldCharType="separate"/>
      </w:r>
      <w:r w:rsidR="008C7BD5" w:rsidRPr="008C7BD5">
        <w:rPr>
          <w:rFonts w:ascii="Times New Roman" w:hAnsi="Times New Roman" w:cs="Times New Roman"/>
          <w:noProof/>
          <w:sz w:val="24"/>
          <w:szCs w:val="24"/>
        </w:rPr>
        <w:t xml:space="preserve">Barman, B., Mallick, R., Chouhan, P., &amp; Majumder, K. (2021). Does Media Exposure Affect the Utilization of Maternal Health Care Services? A Query from a Nationally Representative Survey of India. </w:t>
      </w:r>
      <w:r w:rsidR="008C7BD5"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Journal of Geographical Studies</w:t>
      </w:r>
      <w:r w:rsidR="008C7BD5" w:rsidRPr="008C7B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8C7BD5"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="008C7BD5" w:rsidRPr="008C7BD5">
        <w:rPr>
          <w:rFonts w:ascii="Times New Roman" w:hAnsi="Times New Roman" w:cs="Times New Roman"/>
          <w:noProof/>
          <w:sz w:val="24"/>
          <w:szCs w:val="24"/>
        </w:rPr>
        <w:t>(2), 65–78. https://doi.org/10.21523/gcj5.21050202</w:t>
      </w:r>
    </w:p>
    <w:p w:rsidR="008C7BD5" w:rsidRPr="008C7BD5" w:rsidRDefault="008C7BD5" w:rsidP="008C7BD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Kapasia, N., Paul, P., Roy, A., Saha, J., Zaveri, A., Mallick, R., Barman, B., Das, P., &amp; Chouhan, </w:t>
      </w:r>
      <w:r w:rsidRPr="008C7BD5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. (2020). Impact of lockdown on learning status of undergraduate and postgraduate students during COVID-19 pandemic in West Bengal, India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Children and Youth Services Review</w:t>
      </w: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116</w:t>
      </w:r>
      <w:r w:rsidRPr="008C7BD5">
        <w:rPr>
          <w:rFonts w:ascii="Times New Roman" w:hAnsi="Times New Roman" w:cs="Times New Roman"/>
          <w:noProof/>
          <w:sz w:val="24"/>
          <w:szCs w:val="24"/>
        </w:rPr>
        <w:t>(June), 105194. https://doi.org/10.1016/j.childyouth.2020.105194</w:t>
      </w:r>
    </w:p>
    <w:p w:rsidR="008C7BD5" w:rsidRPr="008C7BD5" w:rsidRDefault="008C7BD5" w:rsidP="008C7BD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Mallick, Rahul &amp; Chuhan, P. (2020). Our Heritage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OUR HERITAGE</w:t>
      </w: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C7BD5">
        <w:rPr>
          <w:rFonts w:ascii="Times New Roman" w:hAnsi="Times New Roman" w:cs="Times New Roman"/>
          <w:noProof/>
          <w:sz w:val="24"/>
          <w:szCs w:val="24"/>
        </w:rPr>
        <w:t>, 13552–13569.</w:t>
      </w:r>
    </w:p>
    <w:p w:rsidR="008C7BD5" w:rsidRPr="008C7BD5" w:rsidRDefault="008C7BD5" w:rsidP="008C7BD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Mallick, R. (2020)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Child Health Situation in Bihar (EAG) and West Bengal (Non-EAG): A Comparative Analysis of National Family Health Survey (NFHS) 3 and 4 Rahul Mallick *</w:t>
      </w: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50</w:t>
      </w:r>
      <w:r w:rsidRPr="008C7BD5">
        <w:rPr>
          <w:rFonts w:ascii="Times New Roman" w:hAnsi="Times New Roman" w:cs="Times New Roman"/>
          <w:noProof/>
          <w:sz w:val="24"/>
          <w:szCs w:val="24"/>
        </w:rPr>
        <w:t>, 3220–3232.</w:t>
      </w:r>
    </w:p>
    <w:p w:rsidR="008C7BD5" w:rsidRPr="008C7BD5" w:rsidRDefault="008C7BD5" w:rsidP="008C7BD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Mallick, R. (2021)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Research Publication and Reviews Impact of Socio-Economic Variables and Child Health Care on Under- Five Child Health Status in West Bengal , India</w:t>
      </w: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8C7BD5">
        <w:rPr>
          <w:rFonts w:ascii="Times New Roman" w:hAnsi="Times New Roman" w:cs="Times New Roman"/>
          <w:noProof/>
          <w:sz w:val="24"/>
          <w:szCs w:val="24"/>
        </w:rPr>
        <w:t>, 146–154.</w:t>
      </w:r>
    </w:p>
    <w:p w:rsidR="008C7BD5" w:rsidRPr="008C7BD5" w:rsidRDefault="008C7BD5" w:rsidP="008C7BD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Mallick, R., &amp; Chouhan, P. (2021). Impact of women’s autonomy and health care practices on nutritional status of U5 children in the slums of English Bazar municipality of Malda District, India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GeoJournal</w:t>
      </w: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8C7BD5">
        <w:rPr>
          <w:rFonts w:ascii="Times New Roman" w:hAnsi="Times New Roman" w:cs="Times New Roman"/>
          <w:noProof/>
          <w:sz w:val="24"/>
          <w:szCs w:val="24"/>
        </w:rPr>
        <w:t>. https://doi.org/10.1007/s10708-020-10347-5</w:t>
      </w:r>
    </w:p>
    <w:p w:rsidR="008C7BD5" w:rsidRPr="008C7BD5" w:rsidRDefault="008C7BD5" w:rsidP="008C7BD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Mallick, R., Islam, T., &amp; Chouhan, P. (2019). Impact of literacy rate on work participation rate of Malda district, West Bengal : A spatial Analysis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Research and Analytical Reviews</w:t>
      </w: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06</w:t>
      </w:r>
      <w:r w:rsidRPr="008C7BD5">
        <w:rPr>
          <w:rFonts w:ascii="Times New Roman" w:hAnsi="Times New Roman" w:cs="Times New Roman"/>
          <w:noProof/>
          <w:sz w:val="24"/>
          <w:szCs w:val="24"/>
        </w:rPr>
        <w:t>(1), 365–378.</w:t>
      </w:r>
    </w:p>
    <w:p w:rsidR="008C7BD5" w:rsidRPr="008C7BD5" w:rsidRDefault="008C7BD5" w:rsidP="008C7BD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Mallick, R., Mandal, S., &amp; Chouhan, P. (2020). Impact of sanitation and clean drinking water on the prevalence of diarrhea among the under-five children in India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Children and Youth Services Review</w:t>
      </w: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118</w:t>
      </w:r>
      <w:r w:rsidRPr="008C7BD5">
        <w:rPr>
          <w:rFonts w:ascii="Times New Roman" w:hAnsi="Times New Roman" w:cs="Times New Roman"/>
          <w:noProof/>
          <w:sz w:val="24"/>
          <w:szCs w:val="24"/>
        </w:rPr>
        <w:t>(June), 105478. https://doi.org/10.1016/j.childyouth.2020.105478</w:t>
      </w:r>
    </w:p>
    <w:p w:rsidR="008C7BD5" w:rsidRPr="008C7BD5" w:rsidRDefault="008C7BD5" w:rsidP="008C7BD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Mandal, S., Zaveri, A., Mallick, R., &amp; Chouhan, P. (2020). Children and Youth Services Review Impact of domestic smokes on the prevalence of acute respiratory infection ( ARI ) among under- fi ve children : Evidence from India.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Children and Youth Services Review</w:t>
      </w:r>
      <w:r w:rsidRPr="008C7BD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C7BD5">
        <w:rPr>
          <w:rFonts w:ascii="Times New Roman" w:hAnsi="Times New Roman" w:cs="Times New Roman"/>
          <w:i/>
          <w:iCs/>
          <w:noProof/>
          <w:sz w:val="24"/>
          <w:szCs w:val="24"/>
        </w:rPr>
        <w:t>114</w:t>
      </w:r>
      <w:r w:rsidRPr="008C7BD5">
        <w:rPr>
          <w:rFonts w:ascii="Times New Roman" w:hAnsi="Times New Roman" w:cs="Times New Roman"/>
          <w:noProof/>
          <w:sz w:val="24"/>
          <w:szCs w:val="24"/>
        </w:rPr>
        <w:t>(December 2019), 105046. https://doi.org/10.1016/j.childyouth.2020.105046</w:t>
      </w:r>
    </w:p>
    <w:p w:rsidR="008C7BD5" w:rsidRPr="00101050" w:rsidRDefault="00DD549C" w:rsidP="008C7BD5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8C7BD5">
        <w:rPr>
          <w:rFonts w:ascii="Times New Roman" w:hAnsi="Times New Roman" w:cs="Times New Roman"/>
          <w:sz w:val="24"/>
          <w:szCs w:val="24"/>
        </w:rPr>
        <w:fldChar w:fldCharType="end"/>
      </w:r>
    </w:p>
    <w:p w:rsidR="00875009" w:rsidRPr="00101050" w:rsidRDefault="00875009" w:rsidP="00101050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101050">
        <w:rPr>
          <w:rFonts w:ascii="Times New Roman" w:hAnsi="Times New Roman" w:cs="Times New Roman"/>
          <w:b/>
          <w:sz w:val="24"/>
          <w:szCs w:val="24"/>
          <w:u w:val="single"/>
        </w:rPr>
        <w:t>PERSONAL INFORMATION</w:t>
      </w:r>
    </w:p>
    <w:p w:rsidR="00875009" w:rsidRPr="00101050" w:rsidRDefault="00101050" w:rsidP="00875009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sz w:val="24"/>
          <w:szCs w:val="24"/>
        </w:rPr>
        <w:t>Fathers name</w:t>
      </w:r>
      <w:r w:rsidR="00875009" w:rsidRPr="00101050">
        <w:rPr>
          <w:rFonts w:ascii="Times New Roman" w:hAnsi="Times New Roman" w:cs="Times New Roman"/>
          <w:sz w:val="24"/>
          <w:szCs w:val="24"/>
        </w:rPr>
        <w:t>: RABI MALLICK</w:t>
      </w:r>
    </w:p>
    <w:p w:rsidR="00875009" w:rsidRPr="00101050" w:rsidRDefault="00101050" w:rsidP="00875009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sz w:val="24"/>
          <w:szCs w:val="24"/>
        </w:rPr>
        <w:t>Date of birth</w:t>
      </w:r>
      <w:r w:rsidR="00875009" w:rsidRPr="00101050">
        <w:rPr>
          <w:rFonts w:ascii="Times New Roman" w:hAnsi="Times New Roman" w:cs="Times New Roman"/>
          <w:sz w:val="24"/>
          <w:szCs w:val="24"/>
        </w:rPr>
        <w:t>: 21/12/1992</w:t>
      </w:r>
    </w:p>
    <w:p w:rsidR="00875009" w:rsidRPr="00101050" w:rsidRDefault="00101050" w:rsidP="00875009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sz w:val="24"/>
          <w:szCs w:val="24"/>
        </w:rPr>
        <w:t>Languages known</w:t>
      </w:r>
      <w:r w:rsidR="00875009" w:rsidRPr="00101050">
        <w:rPr>
          <w:rFonts w:ascii="Times New Roman" w:hAnsi="Times New Roman" w:cs="Times New Roman"/>
          <w:sz w:val="24"/>
          <w:szCs w:val="24"/>
        </w:rPr>
        <w:t xml:space="preserve">: </w:t>
      </w:r>
      <w:r w:rsidR="00110880" w:rsidRPr="00101050">
        <w:rPr>
          <w:rFonts w:ascii="Times New Roman" w:hAnsi="Times New Roman" w:cs="Times New Roman"/>
          <w:sz w:val="24"/>
          <w:szCs w:val="24"/>
        </w:rPr>
        <w:t>Bengali, Hindi, And English</w:t>
      </w:r>
    </w:p>
    <w:p w:rsidR="00875009" w:rsidRDefault="00101050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sz w:val="24"/>
          <w:szCs w:val="24"/>
        </w:rPr>
        <w:t>Address</w:t>
      </w:r>
      <w:r w:rsidR="00875009" w:rsidRPr="00101050">
        <w:rPr>
          <w:rFonts w:ascii="Times New Roman" w:hAnsi="Times New Roman" w:cs="Times New Roman"/>
          <w:sz w:val="24"/>
          <w:szCs w:val="24"/>
        </w:rPr>
        <w:t xml:space="preserve">: </w:t>
      </w:r>
      <w:r w:rsidRPr="00101050">
        <w:rPr>
          <w:rFonts w:ascii="Times New Roman" w:hAnsi="Times New Roman" w:cs="Times New Roman"/>
          <w:sz w:val="24"/>
          <w:szCs w:val="24"/>
        </w:rPr>
        <w:t>Dewanchalk, Rajchandrapur, Nischinda, Howrah,</w:t>
      </w:r>
      <w:r>
        <w:rPr>
          <w:rFonts w:ascii="Times New Roman" w:hAnsi="Times New Roman" w:cs="Times New Roman"/>
          <w:sz w:val="24"/>
          <w:szCs w:val="24"/>
        </w:rPr>
        <w:t>West Bengal, India,</w:t>
      </w:r>
      <w:r w:rsidRPr="00101050">
        <w:rPr>
          <w:rFonts w:ascii="Times New Roman" w:hAnsi="Times New Roman" w:cs="Times New Roman"/>
          <w:sz w:val="24"/>
          <w:szCs w:val="24"/>
        </w:rPr>
        <w:t xml:space="preserve"> Pin-711227</w:t>
      </w:r>
    </w:p>
    <w:p w:rsidR="00110880" w:rsidRPr="00101050" w:rsidRDefault="0011088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______________________________________________________________________________</w:t>
      </w:r>
    </w:p>
    <w:p w:rsidR="00654934" w:rsidRPr="00101050" w:rsidRDefault="00654934" w:rsidP="00101050">
      <w:pPr>
        <w:rPr>
          <w:rFonts w:ascii="Times New Roman" w:hAnsi="Times New Roman" w:cs="Times New Roman"/>
          <w:sz w:val="24"/>
          <w:szCs w:val="24"/>
        </w:rPr>
      </w:pPr>
      <w:r w:rsidRPr="00101050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E5493" w:rsidRPr="00101050" w:rsidRDefault="001E5493">
      <w:pPr>
        <w:rPr>
          <w:rFonts w:ascii="Times New Roman" w:hAnsi="Times New Roman" w:cs="Times New Roman"/>
          <w:sz w:val="24"/>
          <w:szCs w:val="24"/>
        </w:rPr>
      </w:pPr>
    </w:p>
    <w:p w:rsidR="002F59D4" w:rsidRPr="00101050" w:rsidRDefault="002F59D4">
      <w:pPr>
        <w:rPr>
          <w:rFonts w:ascii="Times New Roman" w:hAnsi="Times New Roman" w:cs="Times New Roman"/>
          <w:sz w:val="24"/>
          <w:szCs w:val="24"/>
        </w:rPr>
      </w:pPr>
    </w:p>
    <w:sectPr w:rsidR="002F59D4" w:rsidRPr="00101050" w:rsidSect="000C0BE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420478" w:rsidRDefault="00420478" w:rsidP="00654934">
      <w:pPr>
        <w:spacing w:after="0" w:line="240" w:lineRule="auto"/>
      </w:pPr>
      <w:r>
        <w:separator/>
      </w:r>
    </w:p>
  </w:endnote>
  <w:endnote w:type="continuationSeparator" w:id="1">
    <w:p w:rsidR="00420478" w:rsidRDefault="00420478" w:rsidP="006549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420478" w:rsidRDefault="00420478" w:rsidP="00654934">
      <w:pPr>
        <w:spacing w:after="0" w:line="240" w:lineRule="auto"/>
      </w:pPr>
      <w:r>
        <w:separator/>
      </w:r>
    </w:p>
  </w:footnote>
  <w:footnote w:type="continuationSeparator" w:id="1">
    <w:p w:rsidR="00420478" w:rsidRDefault="00420478" w:rsidP="0065493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AC302E4"/>
    <w:multiLevelType w:val="hybridMultilevel"/>
    <w:tmpl w:val="04C2C536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70C2015"/>
    <w:multiLevelType w:val="hybridMultilevel"/>
    <w:tmpl w:val="C0F63EC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76447A8"/>
    <w:multiLevelType w:val="hybridMultilevel"/>
    <w:tmpl w:val="6D50122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D490034"/>
    <w:multiLevelType w:val="hybridMultilevel"/>
    <w:tmpl w:val="3A0C2B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9"/>
  <w:defaultTabStop w:val="720"/>
  <w:characterSpacingControl w:val="doNotCompress"/>
  <w:hdrShapeDefaults>
    <o:shapedefaults v:ext="edit" spidmax="29698"/>
  </w:hdrShapeDefaults>
  <w:footnotePr>
    <w:footnote w:id="0"/>
    <w:footnote w:id="1"/>
  </w:footnotePr>
  <w:endnotePr>
    <w:endnote w:id="0"/>
    <w:endnote w:id="1"/>
  </w:endnotePr>
  <w:compat/>
  <w:rsids>
    <w:rsidRoot w:val="002F1FEA"/>
    <w:rsid w:val="00041226"/>
    <w:rsid w:val="000576CC"/>
    <w:rsid w:val="0007513F"/>
    <w:rsid w:val="000938DD"/>
    <w:rsid w:val="000C0BE0"/>
    <w:rsid w:val="000F7F0B"/>
    <w:rsid w:val="00101050"/>
    <w:rsid w:val="00110880"/>
    <w:rsid w:val="001120E0"/>
    <w:rsid w:val="00131686"/>
    <w:rsid w:val="00166FFC"/>
    <w:rsid w:val="001B6CAD"/>
    <w:rsid w:val="001E5493"/>
    <w:rsid w:val="00216DA2"/>
    <w:rsid w:val="00233DB8"/>
    <w:rsid w:val="002E29B2"/>
    <w:rsid w:val="002E47EE"/>
    <w:rsid w:val="002F1FEA"/>
    <w:rsid w:val="002F59D4"/>
    <w:rsid w:val="00336888"/>
    <w:rsid w:val="003502A1"/>
    <w:rsid w:val="00352B61"/>
    <w:rsid w:val="00382A98"/>
    <w:rsid w:val="003B0C98"/>
    <w:rsid w:val="003B5A4E"/>
    <w:rsid w:val="003E79D9"/>
    <w:rsid w:val="00420478"/>
    <w:rsid w:val="004710C4"/>
    <w:rsid w:val="0049014F"/>
    <w:rsid w:val="004957BF"/>
    <w:rsid w:val="00496A73"/>
    <w:rsid w:val="004D0769"/>
    <w:rsid w:val="004F298A"/>
    <w:rsid w:val="004F29E8"/>
    <w:rsid w:val="0058418F"/>
    <w:rsid w:val="005C6908"/>
    <w:rsid w:val="005E0127"/>
    <w:rsid w:val="00654934"/>
    <w:rsid w:val="00664F9B"/>
    <w:rsid w:val="006A0990"/>
    <w:rsid w:val="006C4F2E"/>
    <w:rsid w:val="00721DE4"/>
    <w:rsid w:val="00736017"/>
    <w:rsid w:val="00756BEE"/>
    <w:rsid w:val="00765671"/>
    <w:rsid w:val="00782110"/>
    <w:rsid w:val="007C2063"/>
    <w:rsid w:val="007D1570"/>
    <w:rsid w:val="00835CA7"/>
    <w:rsid w:val="00875009"/>
    <w:rsid w:val="008A2801"/>
    <w:rsid w:val="008C7BD5"/>
    <w:rsid w:val="009047FC"/>
    <w:rsid w:val="00916A10"/>
    <w:rsid w:val="009B3ED4"/>
    <w:rsid w:val="009D78C3"/>
    <w:rsid w:val="009E3628"/>
    <w:rsid w:val="00A5742E"/>
    <w:rsid w:val="00A75591"/>
    <w:rsid w:val="00AB5A9F"/>
    <w:rsid w:val="00B9717C"/>
    <w:rsid w:val="00BB19C7"/>
    <w:rsid w:val="00BB60AA"/>
    <w:rsid w:val="00BC74D6"/>
    <w:rsid w:val="00BC7A0B"/>
    <w:rsid w:val="00BD5BE1"/>
    <w:rsid w:val="00BF2836"/>
    <w:rsid w:val="00C63D54"/>
    <w:rsid w:val="00CF1158"/>
    <w:rsid w:val="00D22780"/>
    <w:rsid w:val="00D47C4F"/>
    <w:rsid w:val="00D9705D"/>
    <w:rsid w:val="00DD01CA"/>
    <w:rsid w:val="00DD549C"/>
    <w:rsid w:val="00E01C07"/>
    <w:rsid w:val="00E037A4"/>
    <w:rsid w:val="00E459F2"/>
    <w:rsid w:val="00EB5C7B"/>
    <w:rsid w:val="00ED6227"/>
    <w:rsid w:val="00F033F5"/>
    <w:rsid w:val="00F1056D"/>
    <w:rsid w:val="00F46F49"/>
    <w:rsid w:val="00FA0930"/>
    <w:rsid w:val="00FE12BB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96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C0BE0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F1FEA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736017"/>
    <w:pPr>
      <w:ind w:left="720"/>
      <w:contextualSpacing/>
    </w:pPr>
  </w:style>
  <w:style w:type="paragraph" w:styleId="NoSpacing">
    <w:name w:val="No Spacing"/>
    <w:uiPriority w:val="1"/>
    <w:qFormat/>
    <w:rsid w:val="00736017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semiHidden/>
    <w:unhideWhenUsed/>
    <w:rsid w:val="006549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54934"/>
  </w:style>
  <w:style w:type="paragraph" w:styleId="Footer">
    <w:name w:val="footer"/>
    <w:basedOn w:val="Normal"/>
    <w:link w:val="FooterChar"/>
    <w:uiPriority w:val="99"/>
    <w:semiHidden/>
    <w:unhideWhenUsed/>
    <w:rsid w:val="006549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654934"/>
  </w:style>
  <w:style w:type="paragraph" w:styleId="BalloonText">
    <w:name w:val="Balloon Text"/>
    <w:basedOn w:val="Normal"/>
    <w:link w:val="BalloonTextChar"/>
    <w:uiPriority w:val="99"/>
    <w:semiHidden/>
    <w:unhideWhenUsed/>
    <w:rsid w:val="00BB19C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19C7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rahulmallick878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54645B-E154-4443-94D5-F63855255D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2</Pages>
  <Words>531</Words>
  <Characters>3027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hul Mallick</dc:creator>
  <cp:lastModifiedBy>ADMIN</cp:lastModifiedBy>
  <cp:revision>3</cp:revision>
  <dcterms:created xsi:type="dcterms:W3CDTF">2022-03-14T08:02:00Z</dcterms:created>
  <dcterms:modified xsi:type="dcterms:W3CDTF">2022-04-30T0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f6fb0a4-0a43-3799-81bd-17a6220e7fdd</vt:lpwstr>
  </property>
  <property fmtid="{D5CDD505-2E9C-101B-9397-08002B2CF9AE}" pid="24" name="Mendeley Citation Style_1">
    <vt:lpwstr>http://www.zotero.org/styles/apa</vt:lpwstr>
  </property>
</Properties>
</file>